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5E9386FD" w:rsidR="00114396" w:rsidRPr="00182DE4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riginal </w:t>
      </w:r>
      <w:r w:rsidR="00A93A64">
        <w:rPr>
          <w:rFonts w:ascii="Times New Roman" w:hAnsi="Times New Roman" w:cs="Times New Roman"/>
          <w:b/>
        </w:rPr>
        <w:t>Article</w:t>
      </w:r>
    </w:p>
    <w:p w14:paraId="74A7AD96" w14:textId="1D142E19" w:rsidR="00182DE4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Title </w:t>
      </w:r>
      <w:r w:rsidR="00661DAC">
        <w:rPr>
          <w:rFonts w:ascii="Times New Roman" w:hAnsi="Times New Roman" w:cs="Times New Roman"/>
        </w:rPr>
        <w:t>[</w:t>
      </w:r>
      <w:r w:rsidR="00182DE4">
        <w:rPr>
          <w:rFonts w:ascii="Times New Roman" w:hAnsi="Times New Roman" w:cs="Times New Roman"/>
        </w:rPr>
        <w:t xml:space="preserve">insert </w:t>
      </w:r>
      <w:r w:rsidR="0008765C">
        <w:rPr>
          <w:rFonts w:ascii="Times New Roman" w:hAnsi="Times New Roman" w:cs="Times New Roman"/>
        </w:rPr>
        <w:t xml:space="preserve">FULL </w:t>
      </w:r>
      <w:r w:rsidR="00182DE4">
        <w:rPr>
          <w:rFonts w:ascii="Times New Roman" w:hAnsi="Times New Roman" w:cs="Times New Roman"/>
        </w:rPr>
        <w:t>TITLE here</w:t>
      </w:r>
      <w:r w:rsidR="00A93A64">
        <w:rPr>
          <w:rFonts w:ascii="Times New Roman" w:hAnsi="Times New Roman" w:cs="Times New Roman"/>
        </w:rPr>
        <w:t>; 150 characters or less</w:t>
      </w:r>
      <w:r w:rsidR="00661DAC">
        <w:rPr>
          <w:rFonts w:ascii="Times New Roman" w:hAnsi="Times New Roman" w:cs="Times New Roman"/>
        </w:rPr>
        <w:t>]</w:t>
      </w:r>
    </w:p>
    <w:p w14:paraId="6A018B27" w14:textId="133AC4F2" w:rsidR="00A93A64" w:rsidRDefault="00A93A64" w:rsidP="00A93A64">
      <w:pPr>
        <w:spacing w:line="480" w:lineRule="auto"/>
        <w:rPr>
          <w:rFonts w:ascii="Times New Roman" w:hAnsi="Times New Roman" w:cs="Times New Roman"/>
        </w:rPr>
      </w:pPr>
      <w:r w:rsidRPr="00A93A64">
        <w:rPr>
          <w:rFonts w:ascii="Times New Roman" w:hAnsi="Times New Roman" w:cs="Times New Roman"/>
          <w:b/>
        </w:rPr>
        <w:t>Running title</w:t>
      </w:r>
      <w:r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[50 characters (including spaces) or less]</w:t>
      </w:r>
    </w:p>
    <w:p w14:paraId="1C5727F9" w14:textId="77777777" w:rsidR="00A93A64" w:rsidRDefault="00A93A64" w:rsidP="00A93A64">
      <w:pPr>
        <w:spacing w:line="480" w:lineRule="auto"/>
        <w:rPr>
          <w:rFonts w:ascii="Times New Roman" w:hAnsi="Times New Roman" w:cs="Times New Roman"/>
        </w:rPr>
      </w:pPr>
    </w:p>
    <w:p w14:paraId="34FD952C" w14:textId="57E7930F" w:rsidR="0008765C" w:rsidRDefault="0008765C" w:rsidP="00A93A6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A93A64">
        <w:rPr>
          <w:rFonts w:ascii="Times New Roman" w:hAnsi="Times New Roman" w:cs="Times New Roman"/>
        </w:rPr>
        <w:t>full NAMES and</w:t>
      </w:r>
      <w:r>
        <w:rPr>
          <w:rFonts w:ascii="Times New Roman" w:hAnsi="Times New Roman" w:cs="Times New Roman"/>
        </w:rPr>
        <w:t xml:space="preserve"> AFFILIATIONS </w:t>
      </w:r>
      <w:r w:rsidR="00A93A64">
        <w:rPr>
          <w:rFonts w:ascii="Times New Roman" w:hAnsi="Times New Roman" w:cs="Times New Roman"/>
        </w:rPr>
        <w:t>of all authors</w:t>
      </w:r>
      <w:r>
        <w:rPr>
          <w:rFonts w:ascii="Times New Roman" w:hAnsi="Times New Roman" w:cs="Times New Roman"/>
        </w:rPr>
        <w:t>]</w:t>
      </w:r>
    </w:p>
    <w:p w14:paraId="584435CD" w14:textId="77777777" w:rsidR="00A93A64" w:rsidRDefault="00A93A64" w:rsidP="00182DE4">
      <w:pPr>
        <w:spacing w:line="480" w:lineRule="auto"/>
        <w:rPr>
          <w:rFonts w:ascii="Times New Roman" w:hAnsi="Times New Roman" w:cs="Times New Roman"/>
        </w:rPr>
      </w:pPr>
    </w:p>
    <w:p w14:paraId="3E1E9728" w14:textId="30A09F83" w:rsidR="00034847" w:rsidRDefault="00A93A64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rresponding author: [name, postal address, telephone and fax numbers, and email address]</w:t>
      </w:r>
    </w:p>
    <w:p w14:paraId="497080A2" w14:textId="77777777" w:rsidR="00A93A64" w:rsidRDefault="00A93A64" w:rsidP="00182DE4">
      <w:pPr>
        <w:spacing w:line="480" w:lineRule="auto"/>
        <w:rPr>
          <w:rFonts w:ascii="Times New Roman" w:hAnsi="Times New Roman" w:cs="Times New Roman"/>
        </w:rPr>
      </w:pPr>
    </w:p>
    <w:p w14:paraId="7B38EC89" w14:textId="326220F5" w:rsidR="00A93A64" w:rsidRDefault="00A93A64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unding sources:</w:t>
      </w:r>
    </w:p>
    <w:p w14:paraId="50A23E32" w14:textId="77777777" w:rsidR="00A93A64" w:rsidRDefault="00A93A64" w:rsidP="00182DE4">
      <w:pPr>
        <w:spacing w:line="480" w:lineRule="auto"/>
        <w:rPr>
          <w:rFonts w:ascii="Times New Roman" w:hAnsi="Times New Roman" w:cs="Times New Roman"/>
        </w:rPr>
      </w:pPr>
    </w:p>
    <w:p w14:paraId="7C03A841" w14:textId="70220277" w:rsidR="00A93A64" w:rsidRDefault="00A93A64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manuscript not to exceed 4,500 words, excluding abstract, references and figure legends]</w:t>
      </w:r>
    </w:p>
    <w:p w14:paraId="28202645" w14:textId="1395ED61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5685066" w14:textId="3BBBCB40" w:rsidR="005F0ACD" w:rsidRPr="005F0ACD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Abstract</w:t>
      </w:r>
    </w:p>
    <w:p w14:paraId="332C14B1" w14:textId="6B79CEBA" w:rsidR="005F0ACD" w:rsidRDefault="005F0ACD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</w:t>
      </w:r>
      <w:r w:rsidR="00034847">
        <w:rPr>
          <w:rFonts w:ascii="Times New Roman" w:hAnsi="Times New Roman" w:cs="Times New Roman"/>
        </w:rPr>
        <w:t>ABSTRACT</w:t>
      </w:r>
      <w:r>
        <w:rPr>
          <w:rFonts w:ascii="Times New Roman" w:hAnsi="Times New Roman" w:cs="Times New Roman"/>
        </w:rPr>
        <w:t xml:space="preserve"> here; </w:t>
      </w:r>
      <w:r w:rsidR="00034847">
        <w:rPr>
          <w:rFonts w:ascii="Times New Roman" w:hAnsi="Times New Roman" w:cs="Times New Roman"/>
        </w:rPr>
        <w:t>no more than 300</w:t>
      </w:r>
      <w:r>
        <w:rPr>
          <w:rFonts w:ascii="Times New Roman" w:hAnsi="Times New Roman" w:cs="Times New Roman"/>
        </w:rPr>
        <w:t xml:space="preserve"> words, no references</w:t>
      </w:r>
      <w:r w:rsidR="00034847">
        <w:rPr>
          <w:rFonts w:ascii="Times New Roman" w:hAnsi="Times New Roman" w:cs="Times New Roman"/>
        </w:rPr>
        <w:t xml:space="preserve"> or abbreviations</w:t>
      </w:r>
      <w:r>
        <w:rPr>
          <w:rFonts w:ascii="Times New Roman" w:hAnsi="Times New Roman" w:cs="Times New Roman"/>
        </w:rPr>
        <w:t>]</w:t>
      </w:r>
    </w:p>
    <w:p w14:paraId="3736EBC8" w14:textId="77777777" w:rsidR="00A93A64" w:rsidRDefault="00A93A64" w:rsidP="00182DE4">
      <w:pPr>
        <w:spacing w:line="480" w:lineRule="auto"/>
        <w:rPr>
          <w:rFonts w:ascii="Times New Roman" w:hAnsi="Times New Roman" w:cs="Times New Roman"/>
        </w:rPr>
      </w:pPr>
    </w:p>
    <w:p w14:paraId="5100244F" w14:textId="77777777" w:rsidR="00A93A64" w:rsidRDefault="00A93A64" w:rsidP="00182DE4">
      <w:pPr>
        <w:spacing w:line="480" w:lineRule="auto"/>
        <w:rPr>
          <w:rFonts w:ascii="Times New Roman" w:hAnsi="Times New Roman" w:cs="Times New Roman"/>
        </w:rPr>
      </w:pPr>
    </w:p>
    <w:p w14:paraId="0A7F93C3" w14:textId="0D7DBD93" w:rsidR="0008765C" w:rsidRDefault="00A93A64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Keywords: [insert three to six descriptive keywords here]</w:t>
      </w:r>
    </w:p>
    <w:p w14:paraId="36B5400B" w14:textId="77777777" w:rsidR="00034847" w:rsidRDefault="00034847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5CA5E0F5" w14:textId="637C682C" w:rsidR="0008765C" w:rsidRPr="0008765C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08765C">
        <w:rPr>
          <w:rFonts w:ascii="Times New Roman" w:hAnsi="Times New Roman" w:cs="Times New Roman"/>
          <w:b/>
        </w:rPr>
        <w:t>Introduction</w:t>
      </w:r>
    </w:p>
    <w:p w14:paraId="2E58FE80" w14:textId="761DC637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TEXT here; </w:t>
      </w:r>
      <w:r w:rsidR="00034847">
        <w:rPr>
          <w:rFonts w:ascii="Times New Roman" w:hAnsi="Times New Roman" w:cs="Times New Roman"/>
        </w:rPr>
        <w:t>a good introduction will be about one page of text, clearly state the problem, introduce relevant literature, note any controversies</w:t>
      </w:r>
      <w:r w:rsidR="00CE0CC2">
        <w:rPr>
          <w:rFonts w:ascii="Times New Roman" w:hAnsi="Times New Roman" w:cs="Times New Roman"/>
        </w:rPr>
        <w:t>,</w:t>
      </w:r>
      <w:r w:rsidR="002450FB">
        <w:rPr>
          <w:rFonts w:ascii="Times New Roman" w:hAnsi="Times New Roman" w:cs="Times New Roman"/>
        </w:rPr>
        <w:t xml:space="preserve"> and</w:t>
      </w:r>
      <w:r w:rsidR="00CE0CC2">
        <w:rPr>
          <w:rFonts w:ascii="Times New Roman" w:hAnsi="Times New Roman" w:cs="Times New Roman"/>
        </w:rPr>
        <w:t xml:space="preserve"> present the aim or hypothesis </w:t>
      </w:r>
      <w:r w:rsidR="002450FB">
        <w:rPr>
          <w:rFonts w:ascii="Times New Roman" w:hAnsi="Times New Roman" w:cs="Times New Roman"/>
        </w:rPr>
        <w:t>in the last paragraph</w:t>
      </w:r>
      <w:r>
        <w:rPr>
          <w:rFonts w:ascii="Times New Roman" w:hAnsi="Times New Roman" w:cs="Times New Roman"/>
        </w:rPr>
        <w:t>; example reference format using Endnote</w:t>
      </w:r>
      <w:r w:rsidR="00614871">
        <w:rPr>
          <w:rFonts w:ascii="Times New Roman" w:hAnsi="Times New Roman" w:cs="Times New Roman"/>
        </w:rPr>
        <w:t>:</w:t>
      </w:r>
      <w:r w:rsidR="00321BE6">
        <w:rPr>
          <w:rFonts w:ascii="Times New Roman" w:hAnsi="Times New Roman" w:cs="Times New Roman"/>
        </w:rPr>
        <w:t xml:space="preserve"> </w:t>
      </w:r>
      <w:r w:rsidR="00321BE6">
        <w:rPr>
          <w:rFonts w:ascii="Times New Roman" w:hAnsi="Times New Roman" w:cs="Times New Roman"/>
        </w:rPr>
        <w:fldChar w:fldCharType="begin"/>
      </w:r>
      <w:r w:rsidR="00321BE6">
        <w:rPr>
          <w:rFonts w:ascii="Times New Roman" w:hAnsi="Times New Roman" w:cs="Times New Roman"/>
        </w:rPr>
        <w:instrText xml:space="preserve"> ADDIN EN.CITE &lt;EndNote&gt;&lt;Cite&gt;&lt;Author&gt;Collins&lt;/Author&gt;&lt;Year&gt;2014&lt;/Year&gt;&lt;RecNum&gt;12&lt;/RecNum&gt;&lt;DisplayText&gt;&lt;style face="superscript"&gt;1&lt;/style&gt;&lt;/DisplayText&gt;&lt;record&gt;&lt;rec-number&gt;12&lt;/rec-number&gt;&lt;foreign-keys&gt;&lt;key app="EN" db-id="pta02sa5hwrftleaz9svrdfztdtpppp2xwvx" timestamp="1391611499"&gt;12&lt;/key&gt;&lt;/foreign-keys&gt;&lt;ref-type name="Journal Article"&gt;17&lt;/ref-type&gt;&lt;contributors&gt;&lt;authors&gt;&lt;author&gt;Collins, D. C.&lt;/author&gt;&lt;author&gt;Cocchiglia, S.&lt;/author&gt;&lt;author&gt;Tibbitts, P.&lt;/author&gt;&lt;author&gt;Solon, G.&lt;/author&gt;&lt;author&gt;Bane, F. T.&lt;/author&gt;&lt;author&gt;McBryan, J.&lt;/author&gt;&lt;author&gt;Treumann, A.&lt;/author&gt;&lt;author&gt;Eustace, A.&lt;/author&gt;&lt;author&gt;Hennessy, B.&lt;/author&gt;&lt;author&gt;Hill, A. D.&lt;/author&gt;&lt;author&gt;Young, L. S.&lt;/author&gt;&lt;/authors&gt;&lt;/contributors&gt;&lt;auth-address&gt;Endocrine Oncology Research, Department of Surgery, Royal College of Surgeons in Ireland, Dublin, Ireland.&amp;#xD;Department of Mass Spectrometry Unit, Royal College of Surgeons in Ireland, Dublin, Ireland.&amp;#xD;Department of Medicine, Royal College of Surgeons in Ireland, Dublin, Ireland.&lt;/auth-address&gt;&lt;titles&gt;&lt;title&gt;Growth factor receptor/steroid receptor cross talk in trastuzumab-treated breast cancer&lt;/title&gt;&lt;secondary-title&gt;Oncogene&lt;/secondary-title&gt;&lt;alt-title&gt;Oncogene&lt;/alt-title&gt;&lt;/titles&gt;&lt;periodical&gt;&lt;full-title&gt;Oncogene&lt;/full-title&gt;&lt;abbr-1&gt;Oncogene&lt;/abbr-1&gt;&lt;/periodical&gt;&lt;alt-periodical&gt;&lt;full-title&gt;Oncogene&lt;/full-title&gt;&lt;abbr-1&gt;Oncogene&lt;/abbr-1&gt;&lt;/alt-periodical&gt;&lt;edition&gt;2014/01/29&lt;/edition&gt;&lt;dates&gt;&lt;year&gt;2014&lt;/year&gt;&lt;pub-dates&gt;&lt;date&gt;Jan 27&lt;/date&gt;&lt;/pub-dates&gt;&lt;/dates&gt;&lt;isbn&gt;1476-5594 (Electronic)&amp;#xD;0950-9232 (Linking)&lt;/isbn&gt;&lt;accession-num&gt;24469058&lt;/accession-num&gt;&lt;urls&gt;&lt;related-urls&gt;&lt;url&gt;http://www.ncbi.nlm.nih.gov/pubmed/24469058&lt;/url&gt;&lt;/related-urls&gt;&lt;/urls&gt;&lt;electronic-resource-num&gt;10.1038/onc.2013.586&lt;/electronic-resource-num&gt;&lt;/record&gt;&lt;/Cite&gt;&lt;/EndNote&gt;</w:instrText>
      </w:r>
      <w:r w:rsidR="00321BE6">
        <w:rPr>
          <w:rFonts w:ascii="Times New Roman" w:hAnsi="Times New Roman" w:cs="Times New Roman"/>
        </w:rPr>
        <w:fldChar w:fldCharType="separate"/>
      </w:r>
      <w:r w:rsidR="00321BE6" w:rsidRPr="00321BE6">
        <w:rPr>
          <w:rFonts w:ascii="Times New Roman" w:hAnsi="Times New Roman" w:cs="Times New Roman"/>
          <w:noProof/>
          <w:vertAlign w:val="superscript"/>
        </w:rPr>
        <w:t>1</w:t>
      </w:r>
      <w:r w:rsidR="00321BE6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]</w:t>
      </w:r>
    </w:p>
    <w:p w14:paraId="4DC048EB" w14:textId="77777777" w:rsidR="002450FB" w:rsidRDefault="002450FB" w:rsidP="00182DE4">
      <w:pPr>
        <w:spacing w:line="480" w:lineRule="auto"/>
        <w:rPr>
          <w:rFonts w:ascii="Times New Roman" w:hAnsi="Times New Roman" w:cs="Times New Roman"/>
        </w:rPr>
      </w:pPr>
    </w:p>
    <w:p w14:paraId="0E05B8AC" w14:textId="0E1AEAF8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Results</w:t>
      </w:r>
    </w:p>
    <w:p w14:paraId="56C63CE4" w14:textId="01AA8BC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321BE6">
        <w:rPr>
          <w:rFonts w:ascii="Times New Roman" w:hAnsi="Times New Roman" w:cs="Times New Roman"/>
        </w:rPr>
        <w:t>insert here]</w:t>
      </w:r>
    </w:p>
    <w:p w14:paraId="49CFD9E9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6ED83862" w14:textId="312FE5A1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Discussion</w:t>
      </w:r>
    </w:p>
    <w:p w14:paraId="35DF194D" w14:textId="6FCD4648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DISCUSSION here,</w:t>
      </w:r>
      <w:r w:rsidR="00321BE6">
        <w:rPr>
          <w:rFonts w:ascii="Times New Roman" w:hAnsi="Times New Roman" w:cs="Times New Roman"/>
        </w:rPr>
        <w:t xml:space="preserve"> must not be redundant with results section, highlight main conclusions in final paragraph</w:t>
      </w:r>
      <w:r>
        <w:rPr>
          <w:rFonts w:ascii="Times New Roman" w:hAnsi="Times New Roman" w:cs="Times New Roman"/>
        </w:rPr>
        <w:t>]</w:t>
      </w:r>
    </w:p>
    <w:p w14:paraId="5EF70952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296E4335" w14:textId="77777777" w:rsidR="00A93A64" w:rsidRPr="00CE0CC2" w:rsidRDefault="00A93A64" w:rsidP="00A93A6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Materials and Methods</w:t>
      </w:r>
    </w:p>
    <w:p w14:paraId="0615095F" w14:textId="74852AF9" w:rsidR="00A93A64" w:rsidRDefault="00A93A64" w:rsidP="00A93A6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321BE6">
        <w:rPr>
          <w:rFonts w:ascii="Times New Roman" w:hAnsi="Times New Roman" w:cs="Times New Roman"/>
        </w:rPr>
        <w:t>all materials and methods must be included in the main text, not in the supplementary; reference original texts when using established methods</w:t>
      </w:r>
      <w:r>
        <w:rPr>
          <w:rFonts w:ascii="Times New Roman" w:hAnsi="Times New Roman" w:cs="Times New Roman"/>
        </w:rPr>
        <w:t>]</w:t>
      </w:r>
    </w:p>
    <w:p w14:paraId="62BD2FEF" w14:textId="77777777" w:rsidR="00A93A64" w:rsidRDefault="00A93A64" w:rsidP="00A93A64">
      <w:pPr>
        <w:spacing w:line="480" w:lineRule="auto"/>
        <w:rPr>
          <w:rFonts w:ascii="Times New Roman" w:hAnsi="Times New Roman" w:cs="Times New Roman"/>
        </w:rPr>
      </w:pPr>
    </w:p>
    <w:p w14:paraId="18898931" w14:textId="33CE8672" w:rsidR="00CE0CC2" w:rsidRDefault="00A93A64" w:rsidP="00182DE4">
      <w:pPr>
        <w:spacing w:line="480" w:lineRule="auto"/>
        <w:rPr>
          <w:rFonts w:ascii="Times New Roman" w:hAnsi="Times New Roman" w:cs="Times New Roman"/>
        </w:rPr>
      </w:pPr>
      <w:r w:rsidRPr="00321BE6">
        <w:rPr>
          <w:rFonts w:ascii="Times New Roman" w:hAnsi="Times New Roman" w:cs="Times New Roman"/>
          <w:b/>
        </w:rPr>
        <w:t>Conflicts of interest:</w:t>
      </w:r>
      <w:r w:rsidR="00321BE6">
        <w:rPr>
          <w:rFonts w:ascii="Times New Roman" w:hAnsi="Times New Roman" w:cs="Times New Roman"/>
        </w:rPr>
        <w:t xml:space="preserve"> [also note this in the cover letter]</w:t>
      </w:r>
    </w:p>
    <w:p w14:paraId="70152F11" w14:textId="77777777" w:rsidR="00A93A64" w:rsidRDefault="00A93A64" w:rsidP="00182DE4">
      <w:pPr>
        <w:spacing w:line="480" w:lineRule="auto"/>
        <w:rPr>
          <w:rFonts w:ascii="Times New Roman" w:hAnsi="Times New Roman" w:cs="Times New Roman"/>
        </w:rPr>
      </w:pPr>
    </w:p>
    <w:p w14:paraId="03AC2358" w14:textId="79300A36" w:rsidR="0008765C" w:rsidRPr="00CE0CC2" w:rsidRDefault="00A93A64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cknowledg</w:t>
      </w:r>
      <w:r w:rsidR="0008765C" w:rsidRPr="00CE0CC2">
        <w:rPr>
          <w:rFonts w:ascii="Times New Roman" w:hAnsi="Times New Roman" w:cs="Times New Roman"/>
          <w:b/>
        </w:rPr>
        <w:t>ments</w:t>
      </w:r>
    </w:p>
    <w:p w14:paraId="23995BA3" w14:textId="060F3DB7" w:rsidR="00661DAC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321BE6">
        <w:rPr>
          <w:rFonts w:ascii="Times New Roman" w:hAnsi="Times New Roman" w:cs="Times New Roman"/>
        </w:rPr>
        <w:t xml:space="preserve">include </w:t>
      </w:r>
      <w:r>
        <w:rPr>
          <w:rFonts w:ascii="Times New Roman" w:hAnsi="Times New Roman" w:cs="Times New Roman"/>
        </w:rPr>
        <w:t xml:space="preserve">funding sources </w:t>
      </w:r>
      <w:r w:rsidR="00321BE6">
        <w:rPr>
          <w:rFonts w:ascii="Times New Roman" w:hAnsi="Times New Roman" w:cs="Times New Roman"/>
        </w:rPr>
        <w:t>here</w:t>
      </w:r>
      <w:r>
        <w:rPr>
          <w:rFonts w:ascii="Times New Roman" w:hAnsi="Times New Roman" w:cs="Times New Roman"/>
        </w:rPr>
        <w:t>]</w:t>
      </w:r>
    </w:p>
    <w:p w14:paraId="5925196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4D5D4C50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b/>
        </w:rPr>
      </w:pPr>
      <w:r w:rsidRPr="00661DAC">
        <w:rPr>
          <w:rFonts w:ascii="Times New Roman" w:hAnsi="Times New Roman" w:cs="Times New Roman"/>
          <w:b/>
        </w:rPr>
        <w:t>References</w:t>
      </w:r>
    </w:p>
    <w:p w14:paraId="0F457993" w14:textId="72AF1209" w:rsidR="00661DAC" w:rsidRPr="00661DAC" w:rsidRDefault="006D1E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2450FB">
        <w:rPr>
          <w:rFonts w:ascii="Times New Roman" w:hAnsi="Times New Roman" w:cs="Times New Roman"/>
        </w:rPr>
        <w:t xml:space="preserve">we recommend using citation management software, such as Endnote; for an excellent free alternative see </w:t>
      </w:r>
      <w:hyperlink r:id="rId7" w:history="1">
        <w:r w:rsidR="002450FB" w:rsidRPr="002450FB">
          <w:rPr>
            <w:rStyle w:val="Hyperlink"/>
            <w:rFonts w:ascii="Times New Roman" w:hAnsi="Times New Roman" w:cs="Times New Roman"/>
          </w:rPr>
          <w:t>Mendeley</w:t>
        </w:r>
      </w:hyperlink>
      <w:r w:rsidR="00661DAC">
        <w:rPr>
          <w:rFonts w:ascii="Times New Roman" w:hAnsi="Times New Roman" w:cs="Times New Roman"/>
        </w:rPr>
        <w:t>]</w:t>
      </w:r>
    </w:p>
    <w:p w14:paraId="7755AE14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0B1CC9C1" w14:textId="77777777" w:rsidR="00321BE6" w:rsidRPr="00321BE6" w:rsidRDefault="00661DAC" w:rsidP="00321BE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21BE6" w:rsidRPr="00321BE6">
        <w:rPr>
          <w:noProof/>
        </w:rPr>
        <w:t>1</w:t>
      </w:r>
      <w:r w:rsidR="00321BE6" w:rsidRPr="00321BE6">
        <w:rPr>
          <w:noProof/>
        </w:rPr>
        <w:tab/>
        <w:t>Collins DC, Cocchiglia S, Tibbitts P, Solon G, Bane FT, McBryan J</w:t>
      </w:r>
      <w:r w:rsidR="00321BE6" w:rsidRPr="00321BE6">
        <w:rPr>
          <w:i/>
          <w:noProof/>
        </w:rPr>
        <w:t xml:space="preserve"> et al</w:t>
      </w:r>
      <w:r w:rsidR="00321BE6" w:rsidRPr="00321BE6">
        <w:rPr>
          <w:noProof/>
        </w:rPr>
        <w:t>. Growth factor receptor/steroid receptor cross talk in trastuzumab-treated breast cancer. Oncogene 2014.</w:t>
      </w:r>
    </w:p>
    <w:p w14:paraId="19B55131" w14:textId="77777777" w:rsidR="00321BE6" w:rsidRPr="00321BE6" w:rsidRDefault="00321BE6" w:rsidP="00321BE6">
      <w:pPr>
        <w:pStyle w:val="EndNoteBibliography"/>
        <w:rPr>
          <w:noProof/>
        </w:rPr>
      </w:pPr>
    </w:p>
    <w:p w14:paraId="1239D450" w14:textId="6A74B0F3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D51FBFA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</w:p>
    <w:p w14:paraId="6D3C7491" w14:textId="77777777" w:rsidR="00614871" w:rsidRDefault="00614871" w:rsidP="00635CFA">
      <w:pPr>
        <w:spacing w:line="480" w:lineRule="auto"/>
        <w:rPr>
          <w:rFonts w:ascii="Times New Roman" w:hAnsi="Times New Roman" w:cs="Times New Roman"/>
        </w:rPr>
      </w:pPr>
    </w:p>
    <w:p w14:paraId="4F45D7D7" w14:textId="77F78A60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10F72CA2" w14:textId="77777777" w:rsidR="0008765C" w:rsidRPr="004D3E78" w:rsidRDefault="0008765C" w:rsidP="0008765C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Tables</w:t>
      </w:r>
    </w:p>
    <w:p w14:paraId="75780576" w14:textId="167C7A11" w:rsidR="0008765C" w:rsidRDefault="0008765C" w:rsidP="0008765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each on separate page, portrait, one-line title in bold, symbols and abbreviations immediately below the table</w:t>
      </w:r>
      <w:r w:rsidR="00BF73A8">
        <w:rPr>
          <w:rFonts w:ascii="Times New Roman" w:hAnsi="Times New Roman" w:cs="Times New Roman"/>
        </w:rPr>
        <w:t xml:space="preserve"> as footnotes with Arabic numerals</w:t>
      </w:r>
      <w:r>
        <w:rPr>
          <w:rFonts w:ascii="Times New Roman" w:hAnsi="Times New Roman" w:cs="Times New Roman"/>
        </w:rPr>
        <w:t>]</w:t>
      </w:r>
    </w:p>
    <w:p w14:paraId="026F6B7E" w14:textId="0D830900" w:rsidR="00A93A64" w:rsidRDefault="00A93A6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2118F46" w14:textId="77777777" w:rsidR="00A93A64" w:rsidRPr="004D3E78" w:rsidRDefault="00A93A64" w:rsidP="00A93A64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Figure legends</w:t>
      </w:r>
    </w:p>
    <w:p w14:paraId="56B26671" w14:textId="77777777" w:rsidR="00A93A64" w:rsidRDefault="00A93A64" w:rsidP="00A93A64">
      <w:pPr>
        <w:spacing w:line="480" w:lineRule="auto"/>
        <w:rPr>
          <w:rFonts w:ascii="Times New Roman" w:hAnsi="Times New Roman" w:cs="Times New Roman"/>
        </w:rPr>
      </w:pPr>
      <w:r w:rsidRPr="00CE0CC2">
        <w:rPr>
          <w:rFonts w:ascii="Times New Roman" w:hAnsi="Times New Roman" w:cs="Times New Roman"/>
          <w:b/>
        </w:rPr>
        <w:t>Figure x.</w:t>
      </w:r>
      <w:r>
        <w:rPr>
          <w:rFonts w:ascii="Times New Roman" w:hAnsi="Times New Roman" w:cs="Times New Roman"/>
        </w:rPr>
        <w:t xml:space="preserve"> [listed one after another; do not add legend to figure files; do not embed figures in this file; present each figure with a short summary of 15 words followed by a more comprehensive description]</w:t>
      </w:r>
    </w:p>
    <w:p w14:paraId="76CE9941" w14:textId="77777777" w:rsidR="00BF73A8" w:rsidRDefault="00BF73A8" w:rsidP="00BF73A8">
      <w:pPr>
        <w:rPr>
          <w:rFonts w:ascii="Times New Roman" w:hAnsi="Times New Roman" w:cs="Times New Roman"/>
        </w:rPr>
      </w:pPr>
    </w:p>
    <w:p w14:paraId="7838AE36" w14:textId="45AF72A9" w:rsidR="00A920FF" w:rsidRPr="001E5820" w:rsidRDefault="00A920FF" w:rsidP="00BF73A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  <w:bookmarkStart w:id="0" w:name="_GoBack"/>
      <w:bookmarkEnd w:id="0"/>
    </w:p>
    <w:sectPr w:rsidR="00A920FF" w:rsidRPr="001E5820" w:rsidSect="00A93A64">
      <w:headerReference w:type="default" r:id="rId12"/>
      <w:footerReference w:type="even" r:id="rId13"/>
      <w:footerReference w:type="default" r:id="rId14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321BE6" w:rsidRDefault="00321BE6" w:rsidP="004D3E78">
      <w:r>
        <w:separator/>
      </w:r>
    </w:p>
  </w:endnote>
  <w:endnote w:type="continuationSeparator" w:id="0">
    <w:p w14:paraId="76AC5153" w14:textId="77777777" w:rsidR="00321BE6" w:rsidRDefault="00321BE6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321BE6" w:rsidRDefault="00321BE6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321BE6" w:rsidRDefault="00321BE6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321BE6" w:rsidRDefault="00321BE6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F73A8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321BE6" w:rsidRDefault="00321BE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321BE6" w:rsidRDefault="00321BE6" w:rsidP="004D3E78">
      <w:r>
        <w:separator/>
      </w:r>
    </w:p>
  </w:footnote>
  <w:footnote w:type="continuationSeparator" w:id="0">
    <w:p w14:paraId="3AFB0295" w14:textId="77777777" w:rsidR="00321BE6" w:rsidRDefault="00321BE6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22B5C0C3" w:rsidR="00321BE6" w:rsidRPr="004D3E78" w:rsidRDefault="00321BE6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BF73A8">
      <w:rPr>
        <w:sz w:val="16"/>
      </w:rPr>
      <w:t>Oncogene</w:t>
    </w:r>
    <w:r w:rsidRPr="004D3E78">
      <w:rPr>
        <w:sz w:val="16"/>
      </w:rPr>
      <w:t>_Word_Template.docx</w:t>
    </w:r>
  </w:p>
  <w:p w14:paraId="4EE7C9F1" w14:textId="77777777" w:rsidR="00321BE6" w:rsidRPr="004D3E78" w:rsidRDefault="00321BE6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ncoge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2&lt;/item&gt;&lt;/record-ids&gt;&lt;/item&gt;&lt;/Libraries&gt;"/>
  </w:docVars>
  <w:rsids>
    <w:rsidRoot w:val="00182DE4"/>
    <w:rsid w:val="00034847"/>
    <w:rsid w:val="0008765C"/>
    <w:rsid w:val="00114396"/>
    <w:rsid w:val="00182DE4"/>
    <w:rsid w:val="001E5820"/>
    <w:rsid w:val="002450FB"/>
    <w:rsid w:val="00321BE6"/>
    <w:rsid w:val="004D3E78"/>
    <w:rsid w:val="005F0ACD"/>
    <w:rsid w:val="00614871"/>
    <w:rsid w:val="00635CFA"/>
    <w:rsid w:val="00661DAC"/>
    <w:rsid w:val="006D1E47"/>
    <w:rsid w:val="00876B5A"/>
    <w:rsid w:val="00997E8E"/>
    <w:rsid w:val="00A920FF"/>
    <w:rsid w:val="00A93A64"/>
    <w:rsid w:val="00AA39C2"/>
    <w:rsid w:val="00BF73A8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endeley.com/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97</Words>
  <Characters>3645</Characters>
  <Application>Microsoft Macintosh Word</Application>
  <DocSecurity>0</DocSecurity>
  <Lines>68</Lines>
  <Paragraphs>14</Paragraphs>
  <ScaleCrop>false</ScaleCrop>
  <Company/>
  <LinksUpToDate>false</LinksUpToDate>
  <CharactersWithSpaces>42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5T14:52:00Z</dcterms:modified>
</cp:coreProperties>
</file>